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EB1" w:rsidRDefault="00EA3EB1" w:rsidP="00EA3EB1">
      <w:r>
        <w:t>TO: Communications Department</w:t>
      </w:r>
    </w:p>
    <w:p w:rsidR="00EA3EB1" w:rsidRDefault="00EA3EB1" w:rsidP="00EA3EB1">
      <w:r>
        <w:t>FROM: Smokie Lee, Manager of Communications</w:t>
      </w:r>
    </w:p>
    <w:p w:rsidR="00EA3EB1" w:rsidRDefault="00EA3EB1" w:rsidP="00EA3EB1">
      <w:r>
        <w:t xml:space="preserve">DATE: October </w:t>
      </w:r>
      <w:r w:rsidR="002B5CB2">
        <w:t>29</w:t>
      </w:r>
      <w:r>
        <w:t>, 2015</w:t>
      </w:r>
    </w:p>
    <w:p w:rsidR="00EA3EB1" w:rsidRDefault="00EA3EB1" w:rsidP="00F42388">
      <w:r>
        <w:t xml:space="preserve">SUBJECT: </w:t>
      </w:r>
      <w:r w:rsidR="001F28B5">
        <w:t>Identifying the Needs of Audiences</w:t>
      </w:r>
      <w:r>
        <w:t xml:space="preserve"> for Our New Product Launch</w:t>
      </w:r>
    </w:p>
    <w:p w:rsidR="00F42388" w:rsidRDefault="00F42388" w:rsidP="00F42388">
      <w:r>
        <w:t xml:space="preserve">Identifying your audience makes you more effective at communicating </w:t>
      </w:r>
      <w:r w:rsidR="00556B1B">
        <w:fldChar w:fldCharType="begin"/>
      </w:r>
      <w:r w:rsidR="00556B1B">
        <w:instrText xml:space="preserve"> ADDIN ZOTERO_ITEM CSL_CITATION {"citationID":"3ovimbott","properties":{"formattedCitation":"{\\rtf (\\uc0\\u8220{}Tips on Knowing Your Target Audience When Communicating Within an Organization,\\uc0\\u8221{} n.d.)}","plainCitation":"(“Tips on Knowing Your Target Audience When Communicating Within an Organization,” n.d.)"},"citationItems":[{"id":359,"uris":["http://zotero.org/users/1877236/items/E4SFCK48"],"uri":["http://zotero.org/users/1877236/items/E4SFCK48"],"itemData":{"id":359,"type":"webpage","title":"Tips on Knowing Your Target Audience When Communicating Within an Organization","container-title":"Small Business - Chron.com","abstract":"Communication within an organization is essential. Knowing the target audience that you intend to communicate with is just as important. You can communicate until you're blue in the face, but if your ...","URL":"http://smallbusiness.chron.com/tips-knowing-target-audience-communicating-within-organization-36023.html","accessed":{"date-parts":[["2015",10,15]]}}}],"schema":"https://github.com/citation-style-language/schema/raw/master/csl-citation.json"} </w:instrText>
      </w:r>
      <w:r w:rsidR="00556B1B">
        <w:fldChar w:fldCharType="separate"/>
      </w:r>
      <w:r w:rsidR="00556B1B" w:rsidRPr="00556B1B">
        <w:rPr>
          <w:rFonts w:ascii="Calibri" w:hAnsi="Calibri" w:cs="Times New Roman"/>
          <w:szCs w:val="24"/>
        </w:rPr>
        <w:t>(“Tips on Knowing Your Target Audience When Communicating Within an Organization,” n.d.)</w:t>
      </w:r>
      <w:r w:rsidR="00556B1B">
        <w:fldChar w:fldCharType="end"/>
      </w:r>
      <w:r>
        <w:t xml:space="preserve"> and helps you choose the best communication channel </w:t>
      </w:r>
      <w:r w:rsidR="00556B1B">
        <w:fldChar w:fldCharType="begin"/>
      </w:r>
      <w:r w:rsidR="00556B1B">
        <w:instrText xml:space="preserve"> ADDIN ZOTERO_ITEM CSL_CITATION {"citationID":"17813af182","properties":{"formattedCitation":"(Root, III, n.d.)","plainCitation":"(Root, III, n.d.)"},"citationItems":[{"id":571,"uris":["http://zotero.org/users/1877236/items/JNA69E3X"],"uri":["http://zotero.org/users/1877236/items/JNA69E3X"],"itemData":{"id":571,"type":"webpage","title":"5 Main Questions to Consider When Developing a Communication Strategy","container-title":"Small Business - Chron.com","abstract":"Internal and external corporate communication needs to be carefully planned for it to be effective. A mistake in the message being delivered, or the methods for delivering it, can result in important ...","URL":"http://smallbusiness.chron.com/5-main-questions-consider-developing-communication-strategy-15625.html","author":[{"family":"Root, III","given":"George N."}],"accessed":{"date-parts":[["2015",10,20]]}}}],"schema":"https://github.com/citation-style-language/schema/raw/master/csl-citation.json"} </w:instrText>
      </w:r>
      <w:r w:rsidR="00556B1B">
        <w:fldChar w:fldCharType="separate"/>
      </w:r>
      <w:r w:rsidR="00556B1B" w:rsidRPr="00556B1B">
        <w:rPr>
          <w:rFonts w:ascii="Calibri" w:hAnsi="Calibri"/>
        </w:rPr>
        <w:t>(Root, III, n.d.)</w:t>
      </w:r>
      <w:r w:rsidR="00556B1B">
        <w:fldChar w:fldCharType="end"/>
      </w:r>
      <w:r>
        <w:t xml:space="preserve">. Some argue that it's the single most important step in any communication </w:t>
      </w:r>
      <w:r w:rsidR="00556B1B">
        <w:fldChar w:fldCharType="begin"/>
      </w:r>
      <w:r w:rsidR="00556B1B">
        <w:instrText xml:space="preserve"> ADDIN ZOTERO_ITEM CSL_CITATION {"citationID":"1dkabsv59c","properties":{"formattedCitation":"(Barten, n.d.)","plainCitation":"(Barten, n.d.)"},"citationItems":[{"id":569,"uris":["http://zotero.org/users/1877236/items/RRQGUGJ3"],"uri":["http://zotero.org/users/1877236/items/RRQGUGJ3"],"itemData":{"id":569,"type":"webpage","title":"Business Corporate Communications Strategy","container-title":"Small Business - Chron.com","abstract":"A solid corporate communications strategy helps organizations effectively communicate with internal and external stakeholders, including employees, vendors, customers and the public at large. When ...","URL":"http://smallbusiness.chron.com/business-corporate-communications-strategy-2855.html","author":[{"family":"Barten","given":"Laura"}],"accessed":{"date-parts":[["2015",10,20]]}}}],"schema":"https://github.com/citation-style-language/schema/raw/master/csl-citation.json"} </w:instrText>
      </w:r>
      <w:r w:rsidR="00556B1B">
        <w:fldChar w:fldCharType="separate"/>
      </w:r>
      <w:r w:rsidR="00556B1B" w:rsidRPr="00556B1B">
        <w:rPr>
          <w:rFonts w:ascii="Calibri" w:hAnsi="Calibri"/>
        </w:rPr>
        <w:t>(Barten, n.d.)</w:t>
      </w:r>
      <w:r w:rsidR="00556B1B">
        <w:fldChar w:fldCharType="end"/>
      </w:r>
      <w:r>
        <w:t xml:space="preserve">. A new product launch is a challenge for technical communicators because in addition to needing to know how to communicate the new product or features, all internal teams need to be involved </w:t>
      </w:r>
      <w:r w:rsidR="00556B1B">
        <w:fldChar w:fldCharType="begin"/>
      </w:r>
      <w:r w:rsidR="00556B1B">
        <w:instrText xml:space="preserve"> ADDIN ZOTERO_ITEM CSL_CITATION {"citationID":"13m23o5hem","properties":{"formattedCitation":"(Schneider &amp; Hall, 2011)","plainCitation":"(Schneider &amp; Hall, 2011)"},"citationItems":[{"id":663,"uris":["http://zotero.org/users/1877236/items/EKCQEBJG"],"uri":["http://zotero.org/users/1877236/items/EKCQEBJG"],"itemData":{"id":663,"type":"webpage","title":"Why Most Product Launches Fail","URL":"https://hbr.org/2011/04/why-most-product-launches-fail","author":[{"family":"Schneider","given":"Joan"},{"family":"Hall","given":"Julie"}],"issued":{"date-parts":[["2011",4]]},"accessed":{"date-parts":[["2015",10,30]]}}}],"schema":"https://github.com/citation-style-language/schema/raw/master/csl-citation.json"} </w:instrText>
      </w:r>
      <w:r w:rsidR="00556B1B">
        <w:fldChar w:fldCharType="separate"/>
      </w:r>
      <w:r w:rsidR="00556B1B" w:rsidRPr="00556B1B">
        <w:rPr>
          <w:rFonts w:ascii="Calibri" w:hAnsi="Calibri"/>
        </w:rPr>
        <w:t>(Schneider &amp; Hall, 2011)</w:t>
      </w:r>
      <w:r w:rsidR="00556B1B">
        <w:fldChar w:fldCharType="end"/>
      </w:r>
      <w:r>
        <w:t xml:space="preserve">. Effective internal communication is vital to the success of a company </w:t>
      </w:r>
      <w:r w:rsidR="00984C05">
        <w:fldChar w:fldCharType="begin"/>
      </w:r>
      <w:r w:rsidR="00984C05">
        <w:instrText xml:space="preserve"> ADDIN ZOTERO_ITEM CSL_CITATION {"citationID":"27rpk1g3ik","properties":{"formattedCitation":"(Johnson, Donohue, Atkin, &amp; Johnson, 1994)","plainCitation":"(Johnson, Donohue, Atkin, &amp; Johnson, 1994)"},"citationItems":[{"id":348,"uris":["http://zotero.org/users/1877236/items/HC2GZPNZ"],"uri":["http://zotero.org/users/1877236/items/HC2GZPNZ"],"itemData":{"id":348,"type":"article-journal","title":"Differences Between Formal and Informal Communication Channels","container-title":"Journal of Business Communication","page":"111-122","volume":"31","issue":"2","source":"CrossRef","DOI":"10.1177/002194369403100202","ISSN":"0021-9436","language":"en","author":[{"family":"Johnson","given":"J. D."},{"family":"Donohue","given":"W. A."},{"family":"Atkin","given":"C. K."},{"family":"Johnson","given":"S."}],"issued":{"date-parts":[["1994",4,1]]}}}],"schema":"https://github.com/citation-style-language/schema/raw/master/csl-citation.json"} </w:instrText>
      </w:r>
      <w:r w:rsidR="00984C05">
        <w:fldChar w:fldCharType="separate"/>
      </w:r>
      <w:r w:rsidR="00984C05" w:rsidRPr="00984C05">
        <w:rPr>
          <w:rFonts w:ascii="Calibri" w:hAnsi="Calibri"/>
        </w:rPr>
        <w:t>(Johnson, Donohue, Atkin, &amp; Johnson, 1994)</w:t>
      </w:r>
      <w:r w:rsidR="00984C05">
        <w:fldChar w:fldCharType="end"/>
      </w:r>
      <w:r>
        <w:t xml:space="preserve"> and "may well be more important...than external communications" </w:t>
      </w:r>
      <w:r w:rsidR="00984C05">
        <w:fldChar w:fldCharType="begin"/>
      </w:r>
      <w:r w:rsidR="00984C05">
        <w:instrText xml:space="preserve"> ADDIN ZOTERO_ITEM CSL_CITATION {"citationID":"1k91h3ltcj","properties":{"formattedCitation":"(Young &amp; Post, 1993)","plainCitation":"(Young &amp; Post, 1993)"},"citationItems":[{"id":354,"uris":["http://zotero.org/users/1877236/items/H9SJ8PFT"],"uri":["http://zotero.org/users/1877236/items/H9SJ8PFT"],"itemData":{"id":354,"type":"article-journal","title":"Managing to communicate, communicating to manage: How leading companies communicate with employees","container-title":"Organizational Dynamics","page":"31-43","volume":"22","issue":"1","source":"CrossRef","DOI":"10.1016/0090-2616(93)90080-K","ISSN":"00902616","shortTitle":"Managing to communicate, communicating to manage","language":"en","author":[{"family":"Young","given":"Mary"},{"family":"Post","given":"James E."}],"issued":{"date-parts":[["1993",6]]}}}],"schema":"https://github.com/citation-style-language/schema/raw/master/csl-citation.json"} </w:instrText>
      </w:r>
      <w:r w:rsidR="00984C05">
        <w:fldChar w:fldCharType="separate"/>
      </w:r>
      <w:r w:rsidR="00984C05" w:rsidRPr="00984C05">
        <w:rPr>
          <w:rFonts w:ascii="Calibri" w:hAnsi="Calibri"/>
        </w:rPr>
        <w:t>(Young &amp; Post, 1993)</w:t>
      </w:r>
      <w:r w:rsidR="00984C05">
        <w:fldChar w:fldCharType="end"/>
      </w:r>
      <w:r>
        <w:t>. In the case of BoldFLASH, the stakeholders include all teams from the six main areas: research &amp; development, manufacturing, sales &amp; marketing, technical support, finance/accounting, and human resources.</w:t>
      </w:r>
    </w:p>
    <w:p w:rsidR="00F42388" w:rsidRDefault="00F42388" w:rsidP="00F42388">
      <w:r>
        <w:t xml:space="preserve">The next step in effective technical communication is to recognize your audience's needs </w:t>
      </w:r>
      <w:r w:rsidR="00984C05">
        <w:fldChar w:fldCharType="begin"/>
      </w:r>
      <w:r w:rsidR="00984C05">
        <w:instrText xml:space="preserve"> ADDIN ZOTERO_ITEM CSL_CITATION {"citationID":"1vjk8rtc4h","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984C05">
        <w:fldChar w:fldCharType="separate"/>
      </w:r>
      <w:r w:rsidR="00984C05" w:rsidRPr="00984C05">
        <w:rPr>
          <w:rFonts w:ascii="Calibri" w:hAnsi="Calibri"/>
        </w:rPr>
        <w:t>(Gerson &amp; Gerson, 2013)</w:t>
      </w:r>
      <w:r w:rsidR="00984C05">
        <w:fldChar w:fldCharType="end"/>
      </w:r>
      <w:r>
        <w:t xml:space="preserve">. What information do they need from your communication? There are two main sources of data for determining an audience's needs: sources of already published information known as secondary sources, or data collected from research you conduct called primary research </w:t>
      </w:r>
      <w:r w:rsidR="00984C05">
        <w:fldChar w:fldCharType="begin"/>
      </w:r>
      <w:r w:rsidR="00984C05">
        <w:instrText xml:space="preserve"> ADDIN ZOTERO_ITEM CSL_CITATION {"citationID":"d96p5ra5r","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984C05">
        <w:fldChar w:fldCharType="separate"/>
      </w:r>
      <w:r w:rsidR="00984C05" w:rsidRPr="00984C05">
        <w:rPr>
          <w:rFonts w:ascii="Calibri" w:hAnsi="Calibri"/>
        </w:rPr>
        <w:t>(Gerson &amp; Gerson, 2013)</w:t>
      </w:r>
      <w:r w:rsidR="00984C05">
        <w:fldChar w:fldCharType="end"/>
      </w:r>
      <w:r>
        <w:t xml:space="preserve">. For communicating a product launch to internal employees, secondary sources regarding your audience's needs such as books or periodicals will likely be unavailable; in this case reliance on primary research in the form of surveys </w:t>
      </w:r>
      <w:r w:rsidR="00984C05">
        <w:fldChar w:fldCharType="begin"/>
      </w:r>
      <w:r w:rsidR="00984C05">
        <w:instrText xml:space="preserve"> ADDIN ZOTERO_ITEM CSL_CITATION {"citationID":"1b9eql1ui0","properties":{"formattedCitation":"(Marcotte, 2000)","plainCitation":"(Marcotte, 2000)"},"citationItems":[{"id":636,"uris":["http://zotero.org/users/1877236/items/K3X58N3E"],"uri":["http://zotero.org/users/1877236/items/K3X58N3E"],"itemData":{"id":636,"type":"article-journal","title":"Determining the Needs of Your Audience","container-title":"Dateline Houston","volume":"40","issue":"4","author":[{"family":"Marcotte","given":"Donna"}],"issued":{"date-parts":[["2000",12]]}}}],"schema":"https://github.com/citation-style-language/schema/raw/master/csl-citation.json"} </w:instrText>
      </w:r>
      <w:r w:rsidR="00984C05">
        <w:fldChar w:fldCharType="separate"/>
      </w:r>
      <w:r w:rsidR="00984C05" w:rsidRPr="00984C05">
        <w:rPr>
          <w:rFonts w:ascii="Calibri" w:hAnsi="Calibri"/>
        </w:rPr>
        <w:t>(Marcotte, 2000)</w:t>
      </w:r>
      <w:r w:rsidR="00984C05">
        <w:fldChar w:fldCharType="end"/>
      </w:r>
      <w:r>
        <w:t xml:space="preserve"> and face to face meetings and feedback </w:t>
      </w:r>
      <w:r w:rsidR="00984C05">
        <w:fldChar w:fldCharType="begin"/>
      </w:r>
      <w:r w:rsidR="00984C05">
        <w:instrText xml:space="preserve"> ADDIN ZOTERO_ITEM CSL_CITATION {"citationID":"gc9gg5t1m","properties":{"formattedCitation":"{\\rtf (\\uc0\\u8220{}Purdue OWL: Audience Analysis,\\uc0\\u8221{} n.d.)}","plainCitation":"(“Purdue OWL: Audience Analysis,” n.d.)"},"citationItems":[{"id":633,"uris":["http://zotero.org/users/1877236/items/HSA4WMUV"],"uri":["http://zotero.org/users/1877236/items/HSA4WMUV"],"itemData":{"id":633,"type":"webpage","title":"Purdue OWL: Audience Analysis","URL":"https://owl.english.purdue.edu/owl/resource/629/02/","accessed":{"date-parts":[["2015",10,26]]}}}],"schema":"https://github.com/citation-style-language/schema/raw/master/csl-citation.json"} </w:instrText>
      </w:r>
      <w:r w:rsidR="00984C05">
        <w:fldChar w:fldCharType="separate"/>
      </w:r>
      <w:r w:rsidR="00984C05" w:rsidRPr="00984C05">
        <w:rPr>
          <w:rFonts w:ascii="Calibri" w:hAnsi="Calibri" w:cs="Times New Roman"/>
          <w:szCs w:val="24"/>
        </w:rPr>
        <w:t>(“Purdue OWL: Audience Analysis,” n.d.)</w:t>
      </w:r>
      <w:r w:rsidR="00984C05">
        <w:fldChar w:fldCharType="end"/>
      </w:r>
      <w:r>
        <w:t xml:space="preserve"> are preferable.</w:t>
      </w:r>
    </w:p>
    <w:p w:rsidR="00C702A8" w:rsidRDefault="00F42388" w:rsidP="00F42388">
      <w:r>
        <w:t>Based on my research and knowledge of BoldFLASH, I have identified the following stakeholders' needs and recommendations</w:t>
      </w:r>
      <w:r w:rsidR="00B65924">
        <w:t xml:space="preserve"> for focusing your communications regarding the new product launch so that it is relevant</w:t>
      </w:r>
      <w:r>
        <w:t>.</w:t>
      </w:r>
    </w:p>
    <w:p w:rsidR="00EA3EB1" w:rsidRPr="00852FAD" w:rsidRDefault="004E6273" w:rsidP="004E6273">
      <w:pPr>
        <w:pStyle w:val="ListParagraph"/>
        <w:numPr>
          <w:ilvl w:val="0"/>
          <w:numId w:val="1"/>
        </w:numPr>
        <w:rPr>
          <w:b/>
        </w:rPr>
      </w:pPr>
      <w:r w:rsidRPr="00852FAD">
        <w:rPr>
          <w:b/>
        </w:rPr>
        <w:t>Research &amp; Development</w:t>
      </w:r>
    </w:p>
    <w:p w:rsidR="004E6273" w:rsidRDefault="004E6273" w:rsidP="0086753F">
      <w:pPr>
        <w:pStyle w:val="ListParagraph"/>
        <w:numPr>
          <w:ilvl w:val="1"/>
          <w:numId w:val="1"/>
        </w:numPr>
      </w:pPr>
      <w:r w:rsidRPr="00852FAD">
        <w:rPr>
          <w:b/>
        </w:rPr>
        <w:t xml:space="preserve">New Product Development: </w:t>
      </w:r>
      <w:r>
        <w:t xml:space="preserve">This team will need to assist with creating launch documentation and with supplying information about the product </w:t>
      </w:r>
      <w:r w:rsidR="000050DB">
        <w:t xml:space="preserve">to other teams </w:t>
      </w:r>
      <w:r w:rsidR="00984C05">
        <w:fldChar w:fldCharType="begin"/>
      </w:r>
      <w:r w:rsidR="00984C05">
        <w:instrText xml:space="preserve"> ADDIN ZOTERO_ITEM CSL_CITATION {"citationID":"14t07attvj","properties":{"formattedCitation":"(Burnes, 2013)","plainCitation":"(Burnes, 2013)"},"citationItems":[{"id":667,"uris":["http://zotero.org/users/1877236/items/NVGFJRRE"],"uri":["http://zotero.org/users/1877236/items/NVGFJRRE"],"itemData":{"id":667,"type":"webpage","title":"14 Essential Elements of a Flawless Product Launch","abstract":"Learn how to launch any new product successfully.","URL":"https://blog.hubspot.com/marketing/elements-flawless-product-launch-li","author":[{"family":"Burnes","given":"Rick"}],"issued":{"date-parts":[["2013",9,13]]},"accessed":{"date-parts":[["2015",10,30]]}}}],"schema":"https://github.com/citation-style-language/schema/raw/master/csl-citation.json"} </w:instrText>
      </w:r>
      <w:r w:rsidR="00984C05">
        <w:fldChar w:fldCharType="separate"/>
      </w:r>
      <w:r w:rsidR="00984C05" w:rsidRPr="00984C05">
        <w:rPr>
          <w:rFonts w:ascii="Calibri" w:hAnsi="Calibri"/>
        </w:rPr>
        <w:t>(Burnes, 2013)</w:t>
      </w:r>
      <w:r w:rsidR="00984C05">
        <w:fldChar w:fldCharType="end"/>
      </w:r>
      <w:r w:rsidR="000050DB">
        <w:t xml:space="preserve">. </w:t>
      </w:r>
      <w:r w:rsidR="000050DB" w:rsidRPr="000050DB">
        <w:t xml:space="preserve">This documentation should be created as a single source document so that it can be reused in a variety of ways all throughout the company </w:t>
      </w:r>
      <w:r w:rsidR="00984C05">
        <w:fldChar w:fldCharType="begin"/>
      </w:r>
      <w:r w:rsidR="00984C05">
        <w:instrText xml:space="preserve"> ADDIN ZOTERO_ITEM CSL_CITATION {"citationID":"1iiiru93om","properties":{"formattedCitation":"(Puterbaugh, 2011)","plainCitation":"(Puterbaugh, 2011)"},"citationItems":[{"id":412,"uris":["http://zotero.org/users/1877236/items/BPJS3NCU"],"uri":["http://zotero.org/users/1877236/items/BPJS3NCU"],"itemData":{"id":412,"type":"webpage","title":"5 Reasons Your Product Documentation Is a Marketing Asset","container-title":"Mashable","abstract":"As a CMO, it’s important to understand what clever technology developers and open source leaders have known for years: Great product documentation isn’t loathsome — it’s marketi...","URL":"http://mashable.com/2011/08/12/product-documentation-marketing/","author":[{"family":"Puterbaugh","given":"Mike"}],"issued":{"date-parts":[["2011",8,12]]},"accessed":{"date-parts":[["2015",10,16]]}}}],"schema":"https://github.com/citation-style-language/schema/raw/master/csl-citation.json"} </w:instrText>
      </w:r>
      <w:r w:rsidR="00984C05">
        <w:fldChar w:fldCharType="separate"/>
      </w:r>
      <w:r w:rsidR="00984C05" w:rsidRPr="00984C05">
        <w:rPr>
          <w:rFonts w:ascii="Calibri" w:hAnsi="Calibri"/>
        </w:rPr>
        <w:t>(Puterbaugh, 2011)</w:t>
      </w:r>
      <w:r w:rsidR="00984C05">
        <w:fldChar w:fldCharType="end"/>
      </w:r>
      <w:r w:rsidR="000050DB" w:rsidRPr="000050DB">
        <w:t>: sales pitches, marketing presentations, &amp; status reports, as well as the intranet support site.</w:t>
      </w:r>
    </w:p>
    <w:p w:rsidR="00EA3EB1" w:rsidRDefault="008135AC" w:rsidP="00F37D4E">
      <w:pPr>
        <w:pStyle w:val="ListParagraph"/>
        <w:numPr>
          <w:ilvl w:val="1"/>
          <w:numId w:val="1"/>
        </w:numPr>
      </w:pPr>
      <w:r w:rsidRPr="00852FAD">
        <w:rPr>
          <w:b/>
        </w:rPr>
        <w:t>Product Enhancement:</w:t>
      </w:r>
      <w:r>
        <w:t xml:space="preserve"> To stay competitive, businesses must make improvements to their products regularly </w:t>
      </w:r>
      <w:r w:rsidR="00984C05">
        <w:fldChar w:fldCharType="begin"/>
      </w:r>
      <w:r w:rsidR="00984C05">
        <w:instrText xml:space="preserve"> ADDIN ZOTERO_ITEM CSL_CITATION {"citationID":"1bge9fbt1q","properties":{"formattedCitation":"(Adams, n.d.)","plainCitation":"(Adams, n.d.)"},"citationItems":[{"id":233,"uris":["http://zotero.org/users/1877236/items/U6XFUMPP"],"uri":["http://zotero.org/users/1877236/items/U6XFUMPP"],"itemData":{"id":233,"type":"webpage","title":"Five Phases of the New Product Development Process","container-title":"Small Business - Chron.com","abstract":"New product development is a crucial process for the survival of firms, especially small businesses. The small business environment today is very dynamic and competitive. For small enterprises to ...","URL":"http://smallbusiness.chron.com/five-phases-new-product-development-process-16006.html","author":[{"family":"Adams","given":"Daphne"}],"accessed":{"date-parts":[["2015",10,30]]}}}],"schema":"https://github.com/citation-style-language/schema/raw/master/csl-citation.json"} </w:instrText>
      </w:r>
      <w:r w:rsidR="00984C05">
        <w:fldChar w:fldCharType="separate"/>
      </w:r>
      <w:r w:rsidR="00984C05" w:rsidRPr="00984C05">
        <w:rPr>
          <w:rFonts w:ascii="Calibri" w:hAnsi="Calibri"/>
        </w:rPr>
        <w:t>(Adams, n.d.)</w:t>
      </w:r>
      <w:r w:rsidR="00984C05">
        <w:fldChar w:fldCharType="end"/>
      </w:r>
      <w:r w:rsidR="00375D58">
        <w:t>, so the product enhancement team needs to know the current features and use case of a product so they can research enhancements.</w:t>
      </w:r>
    </w:p>
    <w:p w:rsidR="00157BA8" w:rsidRPr="00852FAD" w:rsidRDefault="00157BA8" w:rsidP="00157BA8">
      <w:pPr>
        <w:pStyle w:val="ListParagraph"/>
        <w:numPr>
          <w:ilvl w:val="0"/>
          <w:numId w:val="1"/>
        </w:numPr>
        <w:rPr>
          <w:b/>
        </w:rPr>
      </w:pPr>
      <w:r w:rsidRPr="00852FAD">
        <w:rPr>
          <w:b/>
        </w:rPr>
        <w:t>Manufacturing</w:t>
      </w:r>
    </w:p>
    <w:p w:rsidR="00004E87" w:rsidRDefault="005F6990" w:rsidP="00004E87">
      <w:pPr>
        <w:pStyle w:val="ListParagraph"/>
        <w:numPr>
          <w:ilvl w:val="1"/>
          <w:numId w:val="1"/>
        </w:numPr>
      </w:pPr>
      <w:r w:rsidRPr="00852FAD">
        <w:rPr>
          <w:b/>
        </w:rPr>
        <w:t>Detroit,</w:t>
      </w:r>
      <w:r w:rsidR="00157BA8" w:rsidRPr="00852FAD">
        <w:rPr>
          <w:b/>
        </w:rPr>
        <w:t xml:space="preserve"> Shanghai</w:t>
      </w:r>
      <w:r w:rsidRPr="00852FAD">
        <w:rPr>
          <w:b/>
        </w:rPr>
        <w:t xml:space="preserve"> &amp; </w:t>
      </w:r>
      <w:r w:rsidRPr="00852FAD">
        <w:rPr>
          <w:b/>
        </w:rPr>
        <w:t>Purchasing</w:t>
      </w:r>
      <w:r w:rsidR="00290391" w:rsidRPr="00852FAD">
        <w:rPr>
          <w:b/>
        </w:rPr>
        <w:t>:</w:t>
      </w:r>
      <w:r>
        <w:t xml:space="preserve"> </w:t>
      </w:r>
      <w:r w:rsidR="000C3531">
        <w:t xml:space="preserve">It’s important to fully understand </w:t>
      </w:r>
      <w:r w:rsidR="00555C61">
        <w:t xml:space="preserve">what </w:t>
      </w:r>
      <w:r w:rsidR="000C3531">
        <w:t xml:space="preserve">the supply and distribution chain </w:t>
      </w:r>
      <w:r w:rsidR="00555C61">
        <w:t xml:space="preserve">will look like </w:t>
      </w:r>
      <w:r w:rsidR="000C3531">
        <w:t xml:space="preserve">before a product </w:t>
      </w:r>
      <w:r w:rsidR="00555C61">
        <w:t xml:space="preserve">launches </w:t>
      </w:r>
      <w:r w:rsidR="00984C05">
        <w:fldChar w:fldCharType="begin"/>
      </w:r>
      <w:r w:rsidR="00984C05">
        <w:instrText xml:space="preserve"> ADDIN ZOTERO_ITEM CSL_CITATION {"citationID":"82d2m86mt","properties":{"formattedCitation":"(Schneider &amp; Hall, 2011)","plainCitation":"(Schneider &amp; Hall, 2011)"},"citationItems":[{"id":663,"uris":["http://zotero.org/users/1877236/items/EKCQEBJG"],"uri":["http://zotero.org/users/1877236/items/EKCQEBJG"],"itemData":{"id":663,"type":"webpage","title":"Why Most Product Launches Fail","URL":"https://hbr.org/2011/04/why-most-product-launches-fail","author":[{"family":"Schneider","given":"Joan"},{"family":"Hall","given":"Julie"}],"issued":{"date-parts":[["2011",4]]},"accessed":{"date-parts":[["2015",10,30]]}}}],"schema":"https://github.com/citation-style-language/schema/raw/master/csl-citation.json"} </w:instrText>
      </w:r>
      <w:r w:rsidR="00984C05">
        <w:fldChar w:fldCharType="separate"/>
      </w:r>
      <w:r w:rsidR="00984C05" w:rsidRPr="00984C05">
        <w:rPr>
          <w:rFonts w:ascii="Calibri" w:hAnsi="Calibri"/>
        </w:rPr>
        <w:t>(Schneider &amp; Hall, 2011)</w:t>
      </w:r>
      <w:r w:rsidR="00984C05">
        <w:fldChar w:fldCharType="end"/>
      </w:r>
      <w:r w:rsidR="001C2DE9">
        <w:t xml:space="preserve">, so all </w:t>
      </w:r>
      <w:r w:rsidR="001C2DE9">
        <w:lastRenderedPageBreak/>
        <w:t xml:space="preserve">teams in the manufacturing </w:t>
      </w:r>
      <w:r w:rsidR="00511A4C">
        <w:t>area will need to be included in the new product launch communications.</w:t>
      </w:r>
    </w:p>
    <w:p w:rsidR="009C6779" w:rsidRPr="00852FAD" w:rsidRDefault="009C6779" w:rsidP="009C6779">
      <w:pPr>
        <w:pStyle w:val="ListParagraph"/>
        <w:numPr>
          <w:ilvl w:val="0"/>
          <w:numId w:val="1"/>
        </w:numPr>
        <w:rPr>
          <w:b/>
        </w:rPr>
      </w:pPr>
      <w:r w:rsidRPr="00852FAD">
        <w:rPr>
          <w:b/>
        </w:rPr>
        <w:t>Sales &amp; Marketing</w:t>
      </w:r>
    </w:p>
    <w:p w:rsidR="009C6779" w:rsidRDefault="009C6779" w:rsidP="009C6779">
      <w:pPr>
        <w:pStyle w:val="ListParagraph"/>
        <w:numPr>
          <w:ilvl w:val="1"/>
          <w:numId w:val="1"/>
        </w:numPr>
      </w:pPr>
      <w:r w:rsidRPr="00852FAD">
        <w:rPr>
          <w:b/>
        </w:rPr>
        <w:t>U.S.</w:t>
      </w:r>
      <w:r w:rsidR="00A670F1" w:rsidRPr="00852FAD">
        <w:rPr>
          <w:b/>
        </w:rPr>
        <w:t xml:space="preserve">, </w:t>
      </w:r>
      <w:r w:rsidRPr="00852FAD">
        <w:rPr>
          <w:b/>
        </w:rPr>
        <w:t>European</w:t>
      </w:r>
      <w:r w:rsidR="00A670F1" w:rsidRPr="00852FAD">
        <w:rPr>
          <w:b/>
        </w:rPr>
        <w:t xml:space="preserve">, </w:t>
      </w:r>
      <w:r w:rsidR="00EC7F76" w:rsidRPr="00852FAD">
        <w:rPr>
          <w:b/>
        </w:rPr>
        <w:t>&amp;</w:t>
      </w:r>
      <w:r w:rsidR="00A670F1" w:rsidRPr="00852FAD">
        <w:rPr>
          <w:b/>
        </w:rPr>
        <w:t xml:space="preserve"> Online</w:t>
      </w:r>
      <w:r w:rsidRPr="00852FAD">
        <w:rPr>
          <w:b/>
        </w:rPr>
        <w:t xml:space="preserve"> Sales:</w:t>
      </w:r>
      <w:r>
        <w:t xml:space="preserve"> Top performers from all sales teams will be vital in running sales tests and helping to train the rest of the teams </w:t>
      </w:r>
      <w:r w:rsidR="00004E87">
        <w:fldChar w:fldCharType="begin"/>
      </w:r>
      <w:r w:rsidR="00004E87">
        <w:instrText xml:space="preserve"> ADDIN ZOTERO_ITEM CSL_CITATION {"citationID":"1s8vpqs7b","properties":{"formattedCitation":"(Burnes, 2013)","plainCitation":"(Burnes, 2013)"},"citationItems":[{"id":667,"uris":["http://zotero.org/users/1877236/items/NVGFJRRE"],"uri":["http://zotero.org/users/1877236/items/NVGFJRRE"],"itemData":{"id":667,"type":"webpage","title":"14 Essential Elements of a Flawless Product Launch","abstract":"Learn how to launch any new product successfully.","URL":"https://blog.hubspot.com/marketing/elements-flawless-product-launch-li","author":[{"family":"Burnes","given":"Rick"}],"issued":{"date-parts":[["2013",9,13]]},"accessed":{"date-parts":[["2015",10,30]]}}}],"schema":"https://github.com/citation-style-language/schema/raw/master/csl-citation.json"} </w:instrText>
      </w:r>
      <w:r w:rsidR="00004E87">
        <w:fldChar w:fldCharType="separate"/>
      </w:r>
      <w:r w:rsidR="00004E87" w:rsidRPr="00004E87">
        <w:rPr>
          <w:rFonts w:ascii="Calibri" w:hAnsi="Calibri"/>
        </w:rPr>
        <w:t>(Burnes, 2013)</w:t>
      </w:r>
      <w:r w:rsidR="00004E87">
        <w:fldChar w:fldCharType="end"/>
      </w:r>
      <w:r>
        <w:t xml:space="preserve">. In addition, sales teams will need to communicate with the Manufacturing department to understand the supply demands </w:t>
      </w:r>
      <w:r w:rsidR="00004E87">
        <w:fldChar w:fldCharType="begin"/>
      </w:r>
      <w:r w:rsidR="00004E87">
        <w:instrText xml:space="preserve"> ADDIN ZOTERO_ITEM CSL_CITATION {"citationID":"116r60heq7","properties":{"formattedCitation":"(Schneider &amp; Hall, 2011)","plainCitation":"(Schneider &amp; Hall, 2011)"},"citationItems":[{"id":663,"uris":["http://zotero.org/users/1877236/items/EKCQEBJG"],"uri":["http://zotero.org/users/1877236/items/EKCQEBJG"],"itemData":{"id":663,"type":"webpage","title":"Why Most Product Launches Fail","URL":"https://hbr.org/2011/04/why-most-product-launches-fail","author":[{"family":"Schneider","given":"Joan"},{"family":"Hall","given":"Julie"}],"issued":{"date-parts":[["2011",4]]},"accessed":{"date-parts":[["2015",10,30]]}}}],"schema":"https://github.com/citation-style-language/schema/raw/master/csl-citation.json"} </w:instrText>
      </w:r>
      <w:r w:rsidR="00004E87">
        <w:fldChar w:fldCharType="separate"/>
      </w:r>
      <w:r w:rsidR="00004E87" w:rsidRPr="00004E87">
        <w:rPr>
          <w:rFonts w:ascii="Calibri" w:hAnsi="Calibri"/>
        </w:rPr>
        <w:t>(Schneider &amp; Hall, 2011)</w:t>
      </w:r>
      <w:r w:rsidR="00004E87">
        <w:fldChar w:fldCharType="end"/>
      </w:r>
      <w:r>
        <w:t>.</w:t>
      </w:r>
    </w:p>
    <w:p w:rsidR="009C6779" w:rsidRDefault="009C6779" w:rsidP="00E85B64">
      <w:pPr>
        <w:pStyle w:val="ListParagraph"/>
        <w:numPr>
          <w:ilvl w:val="1"/>
          <w:numId w:val="1"/>
        </w:numPr>
      </w:pPr>
      <w:r w:rsidRPr="00852FAD">
        <w:rPr>
          <w:b/>
        </w:rPr>
        <w:t xml:space="preserve">U.S. </w:t>
      </w:r>
      <w:r w:rsidR="00EC7F76" w:rsidRPr="00852FAD">
        <w:rPr>
          <w:b/>
        </w:rPr>
        <w:t>&amp;</w:t>
      </w:r>
      <w:r w:rsidRPr="00852FAD">
        <w:rPr>
          <w:b/>
        </w:rPr>
        <w:t xml:space="preserve"> European Marketing:</w:t>
      </w:r>
      <w:r>
        <w:t xml:space="preserve"> </w:t>
      </w:r>
      <w:r w:rsidR="000E7A9B">
        <w:t>Because y</w:t>
      </w:r>
      <w:r>
        <w:t>ou must know your</w:t>
      </w:r>
      <w:r w:rsidR="000E7A9B">
        <w:t xml:space="preserve"> market before a product launches </w:t>
      </w:r>
      <w:r w:rsidR="00004E87">
        <w:fldChar w:fldCharType="begin"/>
      </w:r>
      <w:r w:rsidR="00004E87">
        <w:instrText xml:space="preserve"> ADDIN ZOTERO_ITEM CSL_CITATION {"citationID":"2mbp5jd9od","properties":{"formattedCitation":"(Schneider &amp; Hall, 2011)","plainCitation":"(Schneider &amp; Hall, 2011)"},"citationItems":[{"id":663,"uris":["http://zotero.org/users/1877236/items/EKCQEBJG"],"uri":["http://zotero.org/users/1877236/items/EKCQEBJG"],"itemData":{"id":663,"type":"webpage","title":"Why Most Product Launches Fail","URL":"https://hbr.org/2011/04/why-most-product-launches-fail","author":[{"family":"Schneider","given":"Joan"},{"family":"Hall","given":"Julie"}],"issued":{"date-parts":[["2011",4]]},"accessed":{"date-parts":[["2015",10,30]]}}}],"schema":"https://github.com/citation-style-language/schema/raw/master/csl-citation.json"} </w:instrText>
      </w:r>
      <w:r w:rsidR="00004E87">
        <w:fldChar w:fldCharType="separate"/>
      </w:r>
      <w:r w:rsidR="00004E87" w:rsidRPr="00004E87">
        <w:rPr>
          <w:rFonts w:ascii="Calibri" w:hAnsi="Calibri"/>
        </w:rPr>
        <w:t>(Schneider &amp; Hall, 2011)</w:t>
      </w:r>
      <w:r w:rsidR="00004E87">
        <w:fldChar w:fldCharType="end"/>
      </w:r>
      <w:r w:rsidR="000E7A9B">
        <w:t xml:space="preserve"> marketing will need to use all the tools i</w:t>
      </w:r>
      <w:r w:rsidR="008800D2">
        <w:t xml:space="preserve">n their arsenal, </w:t>
      </w:r>
      <w:r w:rsidR="000E7A9B">
        <w:t xml:space="preserve">including social media </w:t>
      </w:r>
      <w:r w:rsidR="00004E87">
        <w:fldChar w:fldCharType="begin"/>
      </w:r>
      <w:r w:rsidR="00004E87">
        <w:instrText xml:space="preserve"> ADDIN ZOTERO_ITEM CSL_CITATION {"citationID":"1bpc9lq00m","properties":{"formattedCitation":"(Kaplan &amp; Haenlein, 2010)","plainCitation":"(Kaplan &amp; Haenlein, 2010)"},"citationItems":[{"id":232,"uris":["http://zotero.org/users/1877236/items/69H4U7DS"],"uri":["http://zotero.org/users/1877236/items/69H4U7DS"],"itemData":{"id":232,"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schema":"https://github.com/citation-style-language/schema/raw/master/csl-citation.json"} </w:instrText>
      </w:r>
      <w:r w:rsidR="00004E87">
        <w:fldChar w:fldCharType="separate"/>
      </w:r>
      <w:r w:rsidR="00004E87" w:rsidRPr="00004E87">
        <w:rPr>
          <w:rFonts w:ascii="Calibri" w:hAnsi="Calibri"/>
        </w:rPr>
        <w:t>(Kaplan &amp; Haenlein, 2010)</w:t>
      </w:r>
      <w:r w:rsidR="00004E87">
        <w:fldChar w:fldCharType="end"/>
      </w:r>
      <w:r w:rsidR="008800D2">
        <w:t xml:space="preserve">, </w:t>
      </w:r>
      <w:r w:rsidR="000E7A9B">
        <w:t xml:space="preserve">to </w:t>
      </w:r>
      <w:r w:rsidR="001F30DC">
        <w:t>research and engage with customers.</w:t>
      </w:r>
    </w:p>
    <w:p w:rsidR="009C6779" w:rsidRDefault="009C6779" w:rsidP="00775E61">
      <w:pPr>
        <w:pStyle w:val="ListParagraph"/>
        <w:numPr>
          <w:ilvl w:val="1"/>
          <w:numId w:val="1"/>
        </w:numPr>
      </w:pPr>
      <w:r w:rsidRPr="00852FAD">
        <w:rPr>
          <w:b/>
        </w:rPr>
        <w:t>Partner Management:</w:t>
      </w:r>
      <w:r>
        <w:t xml:space="preserve"> </w:t>
      </w:r>
      <w:r w:rsidR="00931B24">
        <w:t xml:space="preserve">While marketing focuses on researching and engaging with future customers, partner management can focus on marketing to an often overlooked set of users: existing customers </w:t>
      </w:r>
      <w:r w:rsidR="00004E87">
        <w:fldChar w:fldCharType="begin"/>
      </w:r>
      <w:r w:rsidR="00004E87">
        <w:instrText xml:space="preserve"> ADDIN ZOTERO_ITEM CSL_CITATION {"citationID":"2c9n1fjet3","properties":{"formattedCitation":"(Burnes, 2013)","plainCitation":"(Burnes, 2013)"},"citationItems":[{"id":667,"uris":["http://zotero.org/users/1877236/items/NVGFJRRE"],"uri":["http://zotero.org/users/1877236/items/NVGFJRRE"],"itemData":{"id":667,"type":"webpage","title":"14 Essential Elements of a Flawless Product Launch","abstract":"Learn how to launch any new product successfully.","URL":"https://blog.hubspot.com/marketing/elements-flawless-product-launch-li","author":[{"family":"Burnes","given":"Rick"}],"issued":{"date-parts":[["2013",9,13]]},"accessed":{"date-parts":[["2015",10,30]]}}}],"schema":"https://github.com/citation-style-language/schema/raw/master/csl-citation.json"} </w:instrText>
      </w:r>
      <w:r w:rsidR="00004E87">
        <w:fldChar w:fldCharType="separate"/>
      </w:r>
      <w:r w:rsidR="00004E87" w:rsidRPr="00004E87">
        <w:rPr>
          <w:rFonts w:ascii="Calibri" w:hAnsi="Calibri"/>
        </w:rPr>
        <w:t>(Burnes, 2013)</w:t>
      </w:r>
      <w:r w:rsidR="00004E87">
        <w:fldChar w:fldCharType="end"/>
      </w:r>
      <w:r w:rsidR="00EF7562">
        <w:t>.</w:t>
      </w:r>
    </w:p>
    <w:p w:rsidR="00C11881" w:rsidRPr="00852FAD" w:rsidRDefault="00C11881" w:rsidP="00C11881">
      <w:pPr>
        <w:pStyle w:val="ListParagraph"/>
        <w:numPr>
          <w:ilvl w:val="0"/>
          <w:numId w:val="1"/>
        </w:numPr>
        <w:rPr>
          <w:b/>
        </w:rPr>
      </w:pPr>
      <w:r w:rsidRPr="00852FAD">
        <w:rPr>
          <w:b/>
        </w:rPr>
        <w:t>Technical Support</w:t>
      </w:r>
    </w:p>
    <w:p w:rsidR="009E5865" w:rsidRDefault="00791545" w:rsidP="009E5865">
      <w:pPr>
        <w:pStyle w:val="ListParagraph"/>
        <w:numPr>
          <w:ilvl w:val="1"/>
          <w:numId w:val="1"/>
        </w:numPr>
      </w:pPr>
      <w:r w:rsidRPr="00852FAD">
        <w:rPr>
          <w:b/>
        </w:rPr>
        <w:t>Technical Support:</w:t>
      </w:r>
      <w:r>
        <w:t xml:space="preserve"> </w:t>
      </w:r>
      <w:r w:rsidR="009C39C5">
        <w:t>Learning curve, q</w:t>
      </w:r>
      <w:r w:rsidR="009E5865">
        <w:t>uality issues</w:t>
      </w:r>
      <w:r w:rsidR="009C39C5">
        <w:t>,</w:t>
      </w:r>
      <w:r w:rsidR="009E5865">
        <w:t xml:space="preserve"> and failure to me</w:t>
      </w:r>
      <w:r w:rsidR="009C39C5">
        <w:t>et customer expectations are three</w:t>
      </w:r>
      <w:r w:rsidR="009E5865">
        <w:t xml:space="preserve"> factors that can ruin a product </w:t>
      </w:r>
      <w:r w:rsidR="00311761">
        <w:t>or its launch</w:t>
      </w:r>
      <w:r w:rsidR="009E5865">
        <w:t xml:space="preserve"> WHY FAIL</w:t>
      </w:r>
      <w:r w:rsidR="009C39C5">
        <w:t xml:space="preserve">. </w:t>
      </w:r>
      <w:r w:rsidR="00627EDF">
        <w:t xml:space="preserve">Technical support can help with all these issues by testing the product and helping to craft product information </w:t>
      </w:r>
      <w:r w:rsidR="00004E87">
        <w:fldChar w:fldCharType="begin"/>
      </w:r>
      <w:r w:rsidR="00004E87">
        <w:instrText xml:space="preserve"> ADDIN ZOTERO_ITEM CSL_CITATION {"citationID":"su9s1ou99","properties":{"formattedCitation":"(Burnes, 2013)","plainCitation":"(Burnes, 2013)"},"citationItems":[{"id":667,"uris":["http://zotero.org/users/1877236/items/NVGFJRRE"],"uri":["http://zotero.org/users/1877236/items/NVGFJRRE"],"itemData":{"id":667,"type":"webpage","title":"14 Essential Elements of a Flawless Product Launch","abstract":"Learn how to launch any new product successfully.","URL":"https://blog.hubspot.com/marketing/elements-flawless-product-launch-li","author":[{"family":"Burnes","given":"Rick"}],"issued":{"date-parts":[["2013",9,13]]},"accessed":{"date-parts":[["2015",10,30]]}}}],"schema":"https://github.com/citation-style-language/schema/raw/master/csl-citation.json"} </w:instrText>
      </w:r>
      <w:r w:rsidR="00004E87">
        <w:fldChar w:fldCharType="separate"/>
      </w:r>
      <w:r w:rsidR="00004E87" w:rsidRPr="00004E87">
        <w:rPr>
          <w:rFonts w:ascii="Calibri" w:hAnsi="Calibri"/>
        </w:rPr>
        <w:t>(Burnes, 2013)</w:t>
      </w:r>
      <w:r w:rsidR="00004E87">
        <w:fldChar w:fldCharType="end"/>
      </w:r>
      <w:r w:rsidR="000B0E5A">
        <w:t>.</w:t>
      </w:r>
    </w:p>
    <w:p w:rsidR="006424D7" w:rsidRPr="00852FAD" w:rsidRDefault="006424D7" w:rsidP="006424D7">
      <w:pPr>
        <w:pStyle w:val="ListParagraph"/>
        <w:numPr>
          <w:ilvl w:val="0"/>
          <w:numId w:val="1"/>
        </w:numPr>
        <w:rPr>
          <w:b/>
        </w:rPr>
      </w:pPr>
      <w:r w:rsidRPr="00852FAD">
        <w:rPr>
          <w:b/>
        </w:rPr>
        <w:t>Finance/Accounting</w:t>
      </w:r>
    </w:p>
    <w:p w:rsidR="006424D7" w:rsidRDefault="00842F5F" w:rsidP="006424D7">
      <w:pPr>
        <w:pStyle w:val="ListParagraph"/>
        <w:numPr>
          <w:ilvl w:val="1"/>
          <w:numId w:val="1"/>
        </w:numPr>
      </w:pPr>
      <w:r w:rsidRPr="00852FAD">
        <w:rPr>
          <w:b/>
        </w:rPr>
        <w:t>Corporate Finance &amp;</w:t>
      </w:r>
      <w:r w:rsidR="00791545" w:rsidRPr="00852FAD">
        <w:rPr>
          <w:b/>
        </w:rPr>
        <w:t xml:space="preserve"> Corporate Accounting:</w:t>
      </w:r>
      <w:r w:rsidR="00791545">
        <w:t xml:space="preserve"> </w:t>
      </w:r>
      <w:r w:rsidR="006424D7">
        <w:t xml:space="preserve">Because the costs of developing and launching a product have increased drastically in recent years </w:t>
      </w:r>
      <w:r w:rsidR="00004E87">
        <w:fldChar w:fldCharType="begin"/>
      </w:r>
      <w:r w:rsidR="00004E87">
        <w:instrText xml:space="preserve"> ADDIN ZOTERO_ITEM CSL_CITATION {"citationID":"2o8247iojk","properties":{"formattedCitation":"{\\rtf (\\uc0\\u8220{}New Products,\\uc0\\u8221{} 2013)}","plainCitation":"(“New Products,” 2013)"},"citationItems":[{"id":669,"uris":["http://zotero.org/users/1877236/items/ZZPX3KT7"],"uri":["http://zotero.org/users/1877236/items/ZZPX3KT7"],"itemData":{"id":669,"type":"webpage","title":"New Products: More Costly and More Important","container-title":"Forbes","abstract":"Companies want to grow. At a corporate growth rate slightly higher than GDP, Consumer Packaged Goods (CPG) are struggling. There are three primary levers to pull: growth in emerging markets, mergers and acquisitions and success in new product introductions. With global expansion, growth in new markets is slowing and following [...]","URL":"http://www.forbes.com/sites/loracecere/2013/12/11/new-products-more-costly-and-more-important/print/","shortTitle":"New Products","issued":{"date-parts":[["2013",12,11]]},"accessed":{"date-parts":[["2015",10,30]]}}}],"schema":"https://github.com/citation-style-language/schema/raw/master/csl-citation.json"} </w:instrText>
      </w:r>
      <w:r w:rsidR="00004E87">
        <w:fldChar w:fldCharType="separate"/>
      </w:r>
      <w:r w:rsidR="00004E87" w:rsidRPr="00004E87">
        <w:rPr>
          <w:rFonts w:ascii="Calibri" w:hAnsi="Calibri" w:cs="Times New Roman"/>
          <w:szCs w:val="24"/>
        </w:rPr>
        <w:t>(“New Products,” 2013)</w:t>
      </w:r>
      <w:r w:rsidR="00004E87">
        <w:fldChar w:fldCharType="end"/>
      </w:r>
      <w:r w:rsidR="0044126B">
        <w:t>, the financial departments need to be involved to help evaluate the risks and rewards associated with the product</w:t>
      </w:r>
      <w:r w:rsidR="00EB7513">
        <w:t xml:space="preserve"> </w:t>
      </w:r>
      <w:r w:rsidR="00004E87">
        <w:fldChar w:fldCharType="begin"/>
      </w:r>
      <w:r w:rsidR="00004E87">
        <w:instrText xml:space="preserve"> ADDIN ZOTERO_ITEM CSL_CITATION {"citationID":"2g5e2k72fi","properties":{"formattedCitation":"(Burnes, 2013)","plainCitation":"(Burnes, 2013)"},"citationItems":[{"id":667,"uris":["http://zotero.org/users/1877236/items/NVGFJRRE"],"uri":["http://zotero.org/users/1877236/items/NVGFJRRE"],"itemData":{"id":667,"type":"webpage","title":"14 Essential Elements of a Flawless Product Launch","abstract":"Learn how to launch any new product successfully.","URL":"https://blog.hubspot.com/marketing/elements-flawless-product-launch-li","author":[{"family":"Burnes","given":"Rick"}],"issued":{"date-parts":[["2013",9,13]]},"accessed":{"date-parts":[["2015",10,30]]}}}],"schema":"https://github.com/citation-style-language/schema/raw/master/csl-citation.json"} </w:instrText>
      </w:r>
      <w:r w:rsidR="00004E87">
        <w:fldChar w:fldCharType="separate"/>
      </w:r>
      <w:r w:rsidR="00004E87" w:rsidRPr="00004E87">
        <w:rPr>
          <w:rFonts w:ascii="Calibri" w:hAnsi="Calibri"/>
        </w:rPr>
        <w:t>(Burnes, 2013)</w:t>
      </w:r>
      <w:r w:rsidR="00004E87">
        <w:fldChar w:fldCharType="end"/>
      </w:r>
      <w:r w:rsidR="00004E87">
        <w:t xml:space="preserve"> </w:t>
      </w:r>
      <w:r w:rsidR="00866E3E">
        <w:t xml:space="preserve">and to draft budgets during </w:t>
      </w:r>
      <w:r w:rsidR="00004E87">
        <w:fldChar w:fldCharType="begin"/>
      </w:r>
      <w:r w:rsidR="00004E87">
        <w:instrText xml:space="preserve"> ADDIN ZOTERO_ITEM CSL_CITATION {"citationID":"1s47sj8q7t","properties":{"formattedCitation":"{\\rtf (\\uc0\\u8220{}The Secrets for a Successful Product Launch,\\uc0\\u8221{} 2014)}","plainCitation":"(“The Secrets for a Successful Product Launch,” 2014)"},"citationItems":[{"id":675,"uris":["http://zotero.org/users/1877236/items/2NQAZ4I4"],"uri":["http://zotero.org/users/1877236/items/2NQAZ4I4"],"itemData":{"id":675,"type":"webpage","title":"How to launch a new product","container-title":"Entrepreneurial Insights","abstract":"Jan. 8 (Bloomberg) –- Yahoo Chairman Maynard Webb discusses how to launch a successful product with Emily Chang on Bloomberg Television’s “Bloomberg West.” (Source: Bloomberg)","URL":"http://www.bloomberg.com/video/embed/PR7SPJzPRLWqikATh5Ln1Q?height=395&amp;width=640/","shortTitle":"The Secrets for a Successful Product Launch","issued":{"date-parts":[["2014",6,21]]},"accessed":{"date-parts":[["2015",10,30]]}}}],"schema":"https://github.com/citation-style-language/schema/raw/master/csl-citation.json"} </w:instrText>
      </w:r>
      <w:r w:rsidR="00004E87">
        <w:fldChar w:fldCharType="separate"/>
      </w:r>
      <w:r w:rsidR="00004E87" w:rsidRPr="00004E87">
        <w:rPr>
          <w:rFonts w:ascii="Calibri" w:hAnsi="Calibri" w:cs="Times New Roman"/>
          <w:szCs w:val="24"/>
        </w:rPr>
        <w:t>(“The Secrets for a Successful Product Launch,” 2014)</w:t>
      </w:r>
      <w:r w:rsidR="00004E87">
        <w:fldChar w:fldCharType="end"/>
      </w:r>
      <w:r w:rsidR="006C08B2">
        <w:t xml:space="preserve"> </w:t>
      </w:r>
      <w:r w:rsidR="00866E3E">
        <w:t xml:space="preserve">and after </w:t>
      </w:r>
      <w:r w:rsidR="00004E87">
        <w:fldChar w:fldCharType="begin"/>
      </w:r>
      <w:r w:rsidR="00004E87">
        <w:instrText xml:space="preserve"> ADDIN ZOTERO_ITEM CSL_CITATION {"citationID":"1h4qncsbr0","properties":{"formattedCitation":"(Boundless, 2015)","plainCitation":"(Boundless, 2015)"},"citationItems":[{"id":673,"uris":["http://zotero.org/users/1877236/items/CJPMW4H4"],"uri":["http://zotero.org/users/1877236/items/CJPMW4H4"],"itemData":{"id":673,"type":"article-journal","title":"Overview of the Role of Financial Manager","container-title":"Boundless","source":"www.boundless.com","abstract":"Read more about overview of the role of financial manager in the Boundless open textbook.","URL":"https://www.boundless.com/finance/textbooks/boundless-finance-textbook/introduction-to-the-field-and-goals-of-financial-management-1/introducing-finance-22/overview-of-the-role-of-financial-manager-147-3872/","language":"en","editor":[{"literal":"Boundless"}],"issued":{"date-parts":[["2015",7,21]]},"accessed":{"date-parts":[["2015",10,30]]}}}],"schema":"https://github.com/citation-style-language/schema/raw/master/csl-citation.json"} </w:instrText>
      </w:r>
      <w:r w:rsidR="00004E87">
        <w:fldChar w:fldCharType="separate"/>
      </w:r>
      <w:r w:rsidR="00004E87" w:rsidRPr="00004E87">
        <w:rPr>
          <w:rFonts w:ascii="Calibri" w:hAnsi="Calibri"/>
        </w:rPr>
        <w:t>(Boundless, 2015)</w:t>
      </w:r>
      <w:r w:rsidR="00004E87">
        <w:fldChar w:fldCharType="end"/>
      </w:r>
      <w:r w:rsidR="006C08B2">
        <w:t xml:space="preserve"> </w:t>
      </w:r>
      <w:r w:rsidR="004D333D">
        <w:t>launch</w:t>
      </w:r>
      <w:r w:rsidR="00240FC8">
        <w:t>.</w:t>
      </w:r>
      <w:r w:rsidR="003C018F">
        <w:t xml:space="preserve"> They also need to be able to quickly allocate additional budget resources for growth if the product is successful </w:t>
      </w:r>
      <w:r w:rsidR="00004E87">
        <w:fldChar w:fldCharType="begin"/>
      </w:r>
      <w:r w:rsidR="00004E87">
        <w:instrText xml:space="preserve"> ADDIN ZOTERO_ITEM CSL_CITATION {"citationID":"AElJ0fyK","properties":{"formattedCitation":"{\\rtf (\\uc0\\u8220{}The Secrets for a Successful Product Launch,\\uc0\\u8221{} 2014)}","plainCitation":"(“The Secrets for a Successful Product Launch,” 2014)"},"citationItems":[{"id":675,"uris":["http://zotero.org/users/1877236/items/2NQAZ4I4"],"uri":["http://zotero.org/users/1877236/items/2NQAZ4I4"],"itemData":{"id":675,"type":"webpage","title":"How to launch a new product","container-title":"Entrepreneurial Insights","abstract":"Jan. 8 (Bloomberg) –- Yahoo Chairman Maynard Webb discusses how to launch a successful product with Emily Chang on Bloomberg Television’s “Bloomberg West.” (Source: Bloomberg)","URL":"http://www.bloomberg.com/video/embed/PR7SPJzPRLWqikATh5Ln1Q?height=395&amp;width=640/","shortTitle":"The Secrets for a Successful Product Launch","issued":{"date-parts":[["2014",6,21]]},"accessed":{"date-parts":[["2015",10,30]]}}}],"schema":"https://github.com/citation-style-language/schema/raw/master/csl-citation.json"} </w:instrText>
      </w:r>
      <w:r w:rsidR="00004E87">
        <w:fldChar w:fldCharType="separate"/>
      </w:r>
      <w:r w:rsidR="00004E87" w:rsidRPr="00004E87">
        <w:rPr>
          <w:rFonts w:ascii="Calibri" w:hAnsi="Calibri" w:cs="Times New Roman"/>
          <w:szCs w:val="24"/>
        </w:rPr>
        <w:t>(“The Secrets for a Successful Product Launch,” 2014)</w:t>
      </w:r>
      <w:r w:rsidR="00004E87">
        <w:fldChar w:fldCharType="end"/>
      </w:r>
      <w:r w:rsidR="003C018F">
        <w:t>.</w:t>
      </w:r>
    </w:p>
    <w:p w:rsidR="00CB1695" w:rsidRPr="00852FAD" w:rsidRDefault="00CB1695" w:rsidP="00CB1695">
      <w:pPr>
        <w:pStyle w:val="ListParagraph"/>
        <w:numPr>
          <w:ilvl w:val="0"/>
          <w:numId w:val="1"/>
        </w:numPr>
        <w:rPr>
          <w:b/>
        </w:rPr>
      </w:pPr>
      <w:r w:rsidRPr="00852FAD">
        <w:rPr>
          <w:b/>
        </w:rPr>
        <w:t>Human Resou</w:t>
      </w:r>
      <w:r w:rsidR="0088040E" w:rsidRPr="00852FAD">
        <w:rPr>
          <w:b/>
        </w:rPr>
        <w:t>r</w:t>
      </w:r>
      <w:r w:rsidRPr="00852FAD">
        <w:rPr>
          <w:b/>
        </w:rPr>
        <w:t>ces</w:t>
      </w:r>
    </w:p>
    <w:p w:rsidR="00CB1695" w:rsidRDefault="00CB1695" w:rsidP="00CB1695">
      <w:pPr>
        <w:pStyle w:val="ListParagraph"/>
        <w:numPr>
          <w:ilvl w:val="1"/>
          <w:numId w:val="1"/>
        </w:numPr>
      </w:pPr>
      <w:r w:rsidRPr="00852FAD">
        <w:rPr>
          <w:b/>
        </w:rPr>
        <w:t>Corporate HR:</w:t>
      </w:r>
      <w:r>
        <w:t xml:space="preserve"> This team will need to be available to hire additional employees if the product is extremely successful HOW TO LAUNCH. Not including them early in the launch can increase the cost of product development </w:t>
      </w:r>
      <w:r w:rsidR="00004E87">
        <w:fldChar w:fldCharType="begin"/>
      </w:r>
      <w:r w:rsidR="00004E87">
        <w:instrText xml:space="preserve"> ADDIN ZOTERO_ITEM CSL_CITATION {"citationID":"1au8ms9n9f","properties":{"formattedCitation":"{\\rtf (\\uc0\\u8220{}New Products,\\uc0\\u8221{} 2013)}","plainCitation":"(“New Products,” 2013)"},"citationItems":[{"id":669,"uris":["http://zotero.org/users/1877236/items/ZZPX3KT7"],"uri":["http://zotero.org/users/1877236/items/ZZPX3KT7"],"itemData":{"id":669,"type":"webpage","title":"New Products: More Costly and More Important","container-title":"Forbes","abstract":"Companies want to grow. At a corporate growth rate slightly higher than GDP, Consumer Packaged Goods (CPG) are struggling. There are three primary levers to pull: growth in emerging markets, mergers and acquisitions and success in new product introductions. With global expansion, growth in new markets is slowing and following [...]","URL":"http://www.forbes.com/sites/loracecere/2013/12/11/new-products-more-costly-and-more-important/print/","shortTitle":"New Products","issued":{"date-parts":[["2013",12,11]]},"accessed":{"date-parts":[["2015",10,30]]}}}],"schema":"https://github.com/citation-style-language/schema/raw/master/csl-citation.json"} </w:instrText>
      </w:r>
      <w:r w:rsidR="00004E87">
        <w:fldChar w:fldCharType="separate"/>
      </w:r>
      <w:r w:rsidR="00004E87" w:rsidRPr="00004E87">
        <w:rPr>
          <w:rFonts w:ascii="Calibri" w:hAnsi="Calibri" w:cs="Times New Roman"/>
          <w:szCs w:val="24"/>
        </w:rPr>
        <w:t>(“New Products,” 2013)</w:t>
      </w:r>
      <w:r w:rsidR="00004E87">
        <w:fldChar w:fldCharType="end"/>
      </w:r>
      <w:r>
        <w:t>.</w:t>
      </w:r>
    </w:p>
    <w:p w:rsidR="00B35010" w:rsidRDefault="00B35010">
      <w:r>
        <w:br w:type="page"/>
      </w:r>
    </w:p>
    <w:p w:rsidR="00B65924" w:rsidRDefault="00B35010" w:rsidP="009A7E11">
      <w:pPr>
        <w:jc w:val="center"/>
      </w:pPr>
      <w:r>
        <w:t>References</w:t>
      </w:r>
    </w:p>
    <w:p w:rsidR="00274F3D" w:rsidRDefault="00274F3D" w:rsidP="009A7E11">
      <w:pPr>
        <w:jc w:val="center"/>
      </w:pPr>
      <w:bookmarkStart w:id="0" w:name="_GoBack"/>
      <w:bookmarkEnd w:id="0"/>
    </w:p>
    <w:p w:rsidR="00B35010" w:rsidRPr="00B35010" w:rsidRDefault="00B35010" w:rsidP="00B35010">
      <w:pPr>
        <w:pStyle w:val="Bibliography"/>
        <w:rPr>
          <w:rFonts w:ascii="Calibri" w:hAnsi="Calibri"/>
        </w:rPr>
      </w:pPr>
      <w:r>
        <w:fldChar w:fldCharType="begin"/>
      </w:r>
      <w:r>
        <w:instrText xml:space="preserve"> ADDIN ZOTERO_BIBL {"custom":[]} CSL_BIBLIOGRAPHY </w:instrText>
      </w:r>
      <w:r>
        <w:fldChar w:fldCharType="separate"/>
      </w:r>
      <w:r w:rsidRPr="00B35010">
        <w:rPr>
          <w:rFonts w:ascii="Calibri" w:hAnsi="Calibri"/>
        </w:rPr>
        <w:t>Adams, D. (n.d.). Five Phases of the New Product Development Process. Retrieved October 30, 2015, from http://smallbusiness.chron.com/five-phases-new-product-development-process-16006.html</w:t>
      </w:r>
    </w:p>
    <w:p w:rsidR="00B35010" w:rsidRPr="00B35010" w:rsidRDefault="00B35010" w:rsidP="00B35010">
      <w:pPr>
        <w:pStyle w:val="Bibliography"/>
        <w:rPr>
          <w:rFonts w:ascii="Calibri" w:hAnsi="Calibri"/>
        </w:rPr>
      </w:pPr>
      <w:r w:rsidRPr="00B35010">
        <w:rPr>
          <w:rFonts w:ascii="Calibri" w:hAnsi="Calibri"/>
        </w:rPr>
        <w:t>Barten, L. (n.d.). Business Corporate Communications Strategy. Retrieved October 20, 2015, from http://smallbusiness.chron.com/business-corporate-communications-strategy-2855.html</w:t>
      </w:r>
    </w:p>
    <w:p w:rsidR="00B35010" w:rsidRPr="00B35010" w:rsidRDefault="00B35010" w:rsidP="00B35010">
      <w:pPr>
        <w:pStyle w:val="Bibliography"/>
        <w:rPr>
          <w:rFonts w:ascii="Calibri" w:hAnsi="Calibri"/>
        </w:rPr>
      </w:pPr>
      <w:r w:rsidRPr="00B35010">
        <w:rPr>
          <w:rFonts w:ascii="Calibri" w:hAnsi="Calibri"/>
        </w:rPr>
        <w:t xml:space="preserve">Boundless (Ed.). (2015). Overview of the Role of Financial Manager. </w:t>
      </w:r>
      <w:r w:rsidRPr="00B35010">
        <w:rPr>
          <w:rFonts w:ascii="Calibri" w:hAnsi="Calibri"/>
          <w:i/>
          <w:iCs/>
        </w:rPr>
        <w:t>Boundless</w:t>
      </w:r>
      <w:r w:rsidRPr="00B35010">
        <w:rPr>
          <w:rFonts w:ascii="Calibri" w:hAnsi="Calibri"/>
        </w:rPr>
        <w:t>. Retrieved from https://www.boundless.com/finance/textbooks/boundless-finance-textbook/introduction-to-the-field-and-goals-of-financial-management-1/introducing-finance-22/overview-of-the-role-of-financial-manager-147-3872/</w:t>
      </w:r>
    </w:p>
    <w:p w:rsidR="00B35010" w:rsidRPr="00B35010" w:rsidRDefault="00B35010" w:rsidP="00B35010">
      <w:pPr>
        <w:pStyle w:val="Bibliography"/>
        <w:rPr>
          <w:rFonts w:ascii="Calibri" w:hAnsi="Calibri"/>
        </w:rPr>
      </w:pPr>
      <w:r w:rsidRPr="00B35010">
        <w:rPr>
          <w:rFonts w:ascii="Calibri" w:hAnsi="Calibri"/>
        </w:rPr>
        <w:t>Burnes, R. (2013, September 13). 14 Essential Elements of a Flawless Product Launch. Retrieved October 30, 2015, from https://blog.hubspot.com/marketing/elements-flawless-product-launch-li</w:t>
      </w:r>
    </w:p>
    <w:p w:rsidR="00B35010" w:rsidRPr="00B35010" w:rsidRDefault="00B35010" w:rsidP="00B35010">
      <w:pPr>
        <w:pStyle w:val="Bibliography"/>
        <w:rPr>
          <w:rFonts w:ascii="Calibri" w:hAnsi="Calibri"/>
        </w:rPr>
      </w:pPr>
      <w:r w:rsidRPr="00B35010">
        <w:rPr>
          <w:rFonts w:ascii="Calibri" w:hAnsi="Calibri"/>
        </w:rPr>
        <w:t xml:space="preserve">Gerson, S. J., &amp; Gerson, S. M. (2013). </w:t>
      </w:r>
      <w:r w:rsidRPr="00B35010">
        <w:rPr>
          <w:rFonts w:ascii="Calibri" w:hAnsi="Calibri"/>
          <w:i/>
          <w:iCs/>
        </w:rPr>
        <w:t>Technical Communication: Process and Product</w:t>
      </w:r>
      <w:r w:rsidRPr="00B35010">
        <w:rPr>
          <w:rFonts w:ascii="Calibri" w:hAnsi="Calibri"/>
        </w:rPr>
        <w:t>. Pearson.</w:t>
      </w:r>
    </w:p>
    <w:p w:rsidR="00B35010" w:rsidRPr="00B35010" w:rsidRDefault="00B35010" w:rsidP="00B35010">
      <w:pPr>
        <w:pStyle w:val="Bibliography"/>
        <w:rPr>
          <w:rFonts w:ascii="Calibri" w:hAnsi="Calibri"/>
        </w:rPr>
      </w:pPr>
      <w:r w:rsidRPr="00B35010">
        <w:rPr>
          <w:rFonts w:ascii="Calibri" w:hAnsi="Calibri"/>
        </w:rPr>
        <w:t>How to launch a new product. (2014, June 21). Retrieved October 30, 2015, from http://www.bloomberg.com/video/embed/PR7SPJzPRLWqikATh5Ln1Q?height=395&amp;width=640/</w:t>
      </w:r>
    </w:p>
    <w:p w:rsidR="00B35010" w:rsidRPr="00B35010" w:rsidRDefault="00B35010" w:rsidP="00B35010">
      <w:pPr>
        <w:pStyle w:val="Bibliography"/>
        <w:rPr>
          <w:rFonts w:ascii="Calibri" w:hAnsi="Calibri"/>
        </w:rPr>
      </w:pPr>
      <w:r w:rsidRPr="00B35010">
        <w:rPr>
          <w:rFonts w:ascii="Calibri" w:hAnsi="Calibri"/>
        </w:rPr>
        <w:t xml:space="preserve">Johnson, J. D., Donohue, W. A., Atkin, C. K., &amp; Johnson, S. (1994). Differences </w:t>
      </w:r>
      <w:proofErr w:type="gramStart"/>
      <w:r w:rsidRPr="00B35010">
        <w:rPr>
          <w:rFonts w:ascii="Calibri" w:hAnsi="Calibri"/>
        </w:rPr>
        <w:t>Between</w:t>
      </w:r>
      <w:proofErr w:type="gramEnd"/>
      <w:r w:rsidRPr="00B35010">
        <w:rPr>
          <w:rFonts w:ascii="Calibri" w:hAnsi="Calibri"/>
        </w:rPr>
        <w:t xml:space="preserve"> Formal and Informal Communication Channels. </w:t>
      </w:r>
      <w:r w:rsidRPr="00B35010">
        <w:rPr>
          <w:rFonts w:ascii="Calibri" w:hAnsi="Calibri"/>
          <w:i/>
          <w:iCs/>
        </w:rPr>
        <w:t>Journal of Business Communication</w:t>
      </w:r>
      <w:r w:rsidRPr="00B35010">
        <w:rPr>
          <w:rFonts w:ascii="Calibri" w:hAnsi="Calibri"/>
        </w:rPr>
        <w:t xml:space="preserve">, </w:t>
      </w:r>
      <w:r w:rsidRPr="00B35010">
        <w:rPr>
          <w:rFonts w:ascii="Calibri" w:hAnsi="Calibri"/>
          <w:i/>
          <w:iCs/>
        </w:rPr>
        <w:t>31</w:t>
      </w:r>
      <w:r w:rsidRPr="00B35010">
        <w:rPr>
          <w:rFonts w:ascii="Calibri" w:hAnsi="Calibri"/>
        </w:rPr>
        <w:t>(2), 111–122. http://doi.org/10.1177/002194369403100202</w:t>
      </w:r>
    </w:p>
    <w:p w:rsidR="00B35010" w:rsidRPr="00B35010" w:rsidRDefault="00B35010" w:rsidP="00B35010">
      <w:pPr>
        <w:pStyle w:val="Bibliography"/>
        <w:rPr>
          <w:rFonts w:ascii="Calibri" w:hAnsi="Calibri"/>
        </w:rPr>
      </w:pPr>
      <w:r w:rsidRPr="00B35010">
        <w:rPr>
          <w:rFonts w:ascii="Calibri" w:hAnsi="Calibri"/>
        </w:rPr>
        <w:t xml:space="preserve">Kaplan, A. M., &amp; Haenlein, M. (2010). Users of the world, unite! The challenges and opportunities of Social Media. </w:t>
      </w:r>
      <w:r w:rsidRPr="00B35010">
        <w:rPr>
          <w:rFonts w:ascii="Calibri" w:hAnsi="Calibri"/>
          <w:i/>
          <w:iCs/>
        </w:rPr>
        <w:t>Business Horizons</w:t>
      </w:r>
      <w:r w:rsidRPr="00B35010">
        <w:rPr>
          <w:rFonts w:ascii="Calibri" w:hAnsi="Calibri"/>
        </w:rPr>
        <w:t xml:space="preserve">, </w:t>
      </w:r>
      <w:r w:rsidRPr="00B35010">
        <w:rPr>
          <w:rFonts w:ascii="Calibri" w:hAnsi="Calibri"/>
          <w:i/>
          <w:iCs/>
        </w:rPr>
        <w:t>53</w:t>
      </w:r>
      <w:r w:rsidRPr="00B35010">
        <w:rPr>
          <w:rFonts w:ascii="Calibri" w:hAnsi="Calibri"/>
        </w:rPr>
        <w:t>(1), 59–68. http://doi.org/10.1016/j.bushor.2009.09.003</w:t>
      </w:r>
    </w:p>
    <w:p w:rsidR="00B35010" w:rsidRPr="00B35010" w:rsidRDefault="00B35010" w:rsidP="00B35010">
      <w:pPr>
        <w:pStyle w:val="Bibliography"/>
        <w:rPr>
          <w:rFonts w:ascii="Calibri" w:hAnsi="Calibri"/>
        </w:rPr>
      </w:pPr>
      <w:r w:rsidRPr="00B35010">
        <w:rPr>
          <w:rFonts w:ascii="Calibri" w:hAnsi="Calibri"/>
        </w:rPr>
        <w:t xml:space="preserve">Marcotte, D. (2000). Determining the Needs of Your Audience. </w:t>
      </w:r>
      <w:r w:rsidRPr="00B35010">
        <w:rPr>
          <w:rFonts w:ascii="Calibri" w:hAnsi="Calibri"/>
          <w:i/>
          <w:iCs/>
        </w:rPr>
        <w:t>Dateline Houston</w:t>
      </w:r>
      <w:r w:rsidRPr="00B35010">
        <w:rPr>
          <w:rFonts w:ascii="Calibri" w:hAnsi="Calibri"/>
        </w:rPr>
        <w:t xml:space="preserve">, </w:t>
      </w:r>
      <w:r w:rsidRPr="00B35010">
        <w:rPr>
          <w:rFonts w:ascii="Calibri" w:hAnsi="Calibri"/>
          <w:i/>
          <w:iCs/>
        </w:rPr>
        <w:t>40</w:t>
      </w:r>
      <w:r w:rsidRPr="00B35010">
        <w:rPr>
          <w:rFonts w:ascii="Calibri" w:hAnsi="Calibri"/>
        </w:rPr>
        <w:t>(4).</w:t>
      </w:r>
    </w:p>
    <w:p w:rsidR="00B35010" w:rsidRPr="00B35010" w:rsidRDefault="00B35010" w:rsidP="00B35010">
      <w:pPr>
        <w:pStyle w:val="Bibliography"/>
        <w:rPr>
          <w:rFonts w:ascii="Calibri" w:hAnsi="Calibri"/>
        </w:rPr>
      </w:pPr>
      <w:r w:rsidRPr="00B35010">
        <w:rPr>
          <w:rFonts w:ascii="Calibri" w:hAnsi="Calibri"/>
        </w:rPr>
        <w:t>New Products: More Costly and More Important. (2013, December 11). Retrieved October 30, 2015, from http://www.forbes.com/sites/loracecere/2013/12/11/new-products-more-costly-and-more-important/print/</w:t>
      </w:r>
    </w:p>
    <w:p w:rsidR="00B35010" w:rsidRPr="00B35010" w:rsidRDefault="00B35010" w:rsidP="00B35010">
      <w:pPr>
        <w:pStyle w:val="Bibliography"/>
        <w:rPr>
          <w:rFonts w:ascii="Calibri" w:hAnsi="Calibri"/>
        </w:rPr>
      </w:pPr>
      <w:r w:rsidRPr="00B35010">
        <w:rPr>
          <w:rFonts w:ascii="Calibri" w:hAnsi="Calibri"/>
        </w:rPr>
        <w:t>Purdue OWL: Audience Analysis. (n.d.). Retrieved October 26, 2015, from https://owl.english.purdue.edu/owl/resource/629/02/</w:t>
      </w:r>
    </w:p>
    <w:p w:rsidR="00B35010" w:rsidRPr="00B35010" w:rsidRDefault="00B35010" w:rsidP="00B35010">
      <w:pPr>
        <w:pStyle w:val="Bibliography"/>
        <w:rPr>
          <w:rFonts w:ascii="Calibri" w:hAnsi="Calibri"/>
        </w:rPr>
      </w:pPr>
      <w:r w:rsidRPr="00B35010">
        <w:rPr>
          <w:rFonts w:ascii="Calibri" w:hAnsi="Calibri"/>
        </w:rPr>
        <w:t>Puterbaugh, M. (2011, August 12). 5 Reasons Your Product Documentation Is a Marketing Asset. Retrieved October 16, 2015, from http://mashable.com/2011/08/12/product-documentation-marketing/</w:t>
      </w:r>
    </w:p>
    <w:p w:rsidR="00B35010" w:rsidRPr="00B35010" w:rsidRDefault="00B35010" w:rsidP="00B35010">
      <w:pPr>
        <w:pStyle w:val="Bibliography"/>
        <w:rPr>
          <w:rFonts w:ascii="Calibri" w:hAnsi="Calibri"/>
        </w:rPr>
      </w:pPr>
      <w:r w:rsidRPr="00B35010">
        <w:rPr>
          <w:rFonts w:ascii="Calibri" w:hAnsi="Calibri"/>
        </w:rPr>
        <w:t>Root, III, G. N. (n.d.). 5 Main Questions to Consider When Developing a Communication Strategy. Retrieved October 20, 2015, from http://smallbusiness.chron.com/5-main-questions-consider-developing-communication-strategy-15625.html</w:t>
      </w:r>
    </w:p>
    <w:p w:rsidR="00B35010" w:rsidRPr="00B35010" w:rsidRDefault="00B35010" w:rsidP="00B35010">
      <w:pPr>
        <w:pStyle w:val="Bibliography"/>
        <w:rPr>
          <w:rFonts w:ascii="Calibri" w:hAnsi="Calibri"/>
        </w:rPr>
      </w:pPr>
      <w:r w:rsidRPr="00B35010">
        <w:rPr>
          <w:rFonts w:ascii="Calibri" w:hAnsi="Calibri"/>
        </w:rPr>
        <w:t>Schneider, J., &amp; Hall, J. (2011, April). Why Most Product Launches Fail. Retrieved October 30, 2015, from https://hbr.org/2011/04/why-most-product-launches-fail</w:t>
      </w:r>
    </w:p>
    <w:p w:rsidR="00B35010" w:rsidRPr="00B35010" w:rsidRDefault="00B35010" w:rsidP="00B35010">
      <w:pPr>
        <w:pStyle w:val="Bibliography"/>
        <w:rPr>
          <w:rFonts w:ascii="Calibri" w:hAnsi="Calibri"/>
        </w:rPr>
      </w:pPr>
      <w:r w:rsidRPr="00B35010">
        <w:rPr>
          <w:rFonts w:ascii="Calibri" w:hAnsi="Calibri"/>
        </w:rPr>
        <w:t>Tips on Knowing Your Target Audience When Communicating Within an Organization. (n.d.). Retrieved October 15, 2015, from http://smallbusiness.chron.com/tips-knowing-target-audience-communicating-within-organization-36023.html</w:t>
      </w:r>
    </w:p>
    <w:p w:rsidR="00B35010" w:rsidRPr="00B35010" w:rsidRDefault="00B35010" w:rsidP="00B35010">
      <w:pPr>
        <w:pStyle w:val="Bibliography"/>
        <w:rPr>
          <w:rFonts w:ascii="Calibri" w:hAnsi="Calibri"/>
        </w:rPr>
      </w:pPr>
      <w:r w:rsidRPr="00B35010">
        <w:rPr>
          <w:rFonts w:ascii="Calibri" w:hAnsi="Calibri"/>
        </w:rPr>
        <w:t xml:space="preserve">Young, M., &amp; Post, J. E. (1993). Managing to communicate, communicating to manage: How leading companies communicate with employees. </w:t>
      </w:r>
      <w:r w:rsidRPr="00B35010">
        <w:rPr>
          <w:rFonts w:ascii="Calibri" w:hAnsi="Calibri"/>
          <w:i/>
          <w:iCs/>
        </w:rPr>
        <w:t>Organizational Dynamics</w:t>
      </w:r>
      <w:r w:rsidRPr="00B35010">
        <w:rPr>
          <w:rFonts w:ascii="Calibri" w:hAnsi="Calibri"/>
        </w:rPr>
        <w:t xml:space="preserve">, </w:t>
      </w:r>
      <w:r w:rsidRPr="00B35010">
        <w:rPr>
          <w:rFonts w:ascii="Calibri" w:hAnsi="Calibri"/>
          <w:i/>
          <w:iCs/>
        </w:rPr>
        <w:t>22</w:t>
      </w:r>
      <w:r w:rsidRPr="00B35010">
        <w:rPr>
          <w:rFonts w:ascii="Calibri" w:hAnsi="Calibri"/>
        </w:rPr>
        <w:t>(1), 31–43. http://doi.org/10.1016/0090-</w:t>
      </w:r>
      <w:proofErr w:type="gramStart"/>
      <w:r w:rsidRPr="00B35010">
        <w:rPr>
          <w:rFonts w:ascii="Calibri" w:hAnsi="Calibri"/>
        </w:rPr>
        <w:t>2616(</w:t>
      </w:r>
      <w:proofErr w:type="gramEnd"/>
      <w:r w:rsidRPr="00B35010">
        <w:rPr>
          <w:rFonts w:ascii="Calibri" w:hAnsi="Calibri"/>
        </w:rPr>
        <w:t>93)90080-K</w:t>
      </w:r>
    </w:p>
    <w:p w:rsidR="00B35010" w:rsidRPr="00F42388" w:rsidRDefault="00B35010" w:rsidP="00B65924">
      <w:r>
        <w:fldChar w:fldCharType="end"/>
      </w:r>
    </w:p>
    <w:sectPr w:rsidR="00B35010" w:rsidRPr="00F423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410C60"/>
    <w:multiLevelType w:val="hybridMultilevel"/>
    <w:tmpl w:val="E00A6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2388"/>
    <w:rsid w:val="00004E87"/>
    <w:rsid w:val="000050DB"/>
    <w:rsid w:val="00040014"/>
    <w:rsid w:val="00055100"/>
    <w:rsid w:val="00095483"/>
    <w:rsid w:val="000B0E5A"/>
    <w:rsid w:val="000C3531"/>
    <w:rsid w:val="000C6EFE"/>
    <w:rsid w:val="000D0DD8"/>
    <w:rsid w:val="000D5F0B"/>
    <w:rsid w:val="000E7A9B"/>
    <w:rsid w:val="00152313"/>
    <w:rsid w:val="00157BA8"/>
    <w:rsid w:val="001A58BF"/>
    <w:rsid w:val="001A70E8"/>
    <w:rsid w:val="001C2DE9"/>
    <w:rsid w:val="001D11BA"/>
    <w:rsid w:val="001D5EC2"/>
    <w:rsid w:val="001D6ACA"/>
    <w:rsid w:val="001F258A"/>
    <w:rsid w:val="001F28B5"/>
    <w:rsid w:val="001F30DC"/>
    <w:rsid w:val="00240FC8"/>
    <w:rsid w:val="00274F3D"/>
    <w:rsid w:val="002821BE"/>
    <w:rsid w:val="00290391"/>
    <w:rsid w:val="002B5CB2"/>
    <w:rsid w:val="002C34D9"/>
    <w:rsid w:val="002D4161"/>
    <w:rsid w:val="002F28E4"/>
    <w:rsid w:val="002F7AE7"/>
    <w:rsid w:val="00306D3D"/>
    <w:rsid w:val="00311761"/>
    <w:rsid w:val="003218A8"/>
    <w:rsid w:val="00345BBF"/>
    <w:rsid w:val="00347290"/>
    <w:rsid w:val="00347B53"/>
    <w:rsid w:val="0035298C"/>
    <w:rsid w:val="00375D58"/>
    <w:rsid w:val="003807AF"/>
    <w:rsid w:val="0038529E"/>
    <w:rsid w:val="003852F8"/>
    <w:rsid w:val="00390B7D"/>
    <w:rsid w:val="00394F7B"/>
    <w:rsid w:val="003C018F"/>
    <w:rsid w:val="003C2BEF"/>
    <w:rsid w:val="0044126B"/>
    <w:rsid w:val="00444A89"/>
    <w:rsid w:val="004D333D"/>
    <w:rsid w:val="004D430A"/>
    <w:rsid w:val="004E6273"/>
    <w:rsid w:val="00511A4C"/>
    <w:rsid w:val="00555C61"/>
    <w:rsid w:val="00556B1B"/>
    <w:rsid w:val="005663E6"/>
    <w:rsid w:val="005C13F0"/>
    <w:rsid w:val="005D74E2"/>
    <w:rsid w:val="005E014E"/>
    <w:rsid w:val="005E7833"/>
    <w:rsid w:val="005F6990"/>
    <w:rsid w:val="00627EDF"/>
    <w:rsid w:val="006424D7"/>
    <w:rsid w:val="006740B6"/>
    <w:rsid w:val="0067706C"/>
    <w:rsid w:val="006B00E0"/>
    <w:rsid w:val="006B434C"/>
    <w:rsid w:val="006C08B2"/>
    <w:rsid w:val="006C41B5"/>
    <w:rsid w:val="006F2024"/>
    <w:rsid w:val="006F7556"/>
    <w:rsid w:val="00700BD9"/>
    <w:rsid w:val="00775E61"/>
    <w:rsid w:val="00791545"/>
    <w:rsid w:val="007A1C1D"/>
    <w:rsid w:val="007E344D"/>
    <w:rsid w:val="007E5FAC"/>
    <w:rsid w:val="008135AC"/>
    <w:rsid w:val="008232F7"/>
    <w:rsid w:val="008252CF"/>
    <w:rsid w:val="00842F5F"/>
    <w:rsid w:val="00852FAD"/>
    <w:rsid w:val="00866E3E"/>
    <w:rsid w:val="0086753F"/>
    <w:rsid w:val="008800D2"/>
    <w:rsid w:val="0088040E"/>
    <w:rsid w:val="008D0277"/>
    <w:rsid w:val="008E64E0"/>
    <w:rsid w:val="008E6BB9"/>
    <w:rsid w:val="008E786B"/>
    <w:rsid w:val="00901199"/>
    <w:rsid w:val="009301A0"/>
    <w:rsid w:val="00931B24"/>
    <w:rsid w:val="00984C05"/>
    <w:rsid w:val="00992183"/>
    <w:rsid w:val="00992340"/>
    <w:rsid w:val="009A7E11"/>
    <w:rsid w:val="009C39C5"/>
    <w:rsid w:val="009C6779"/>
    <w:rsid w:val="009E5865"/>
    <w:rsid w:val="00A069AF"/>
    <w:rsid w:val="00A10196"/>
    <w:rsid w:val="00A633CD"/>
    <w:rsid w:val="00A670F1"/>
    <w:rsid w:val="00A9669D"/>
    <w:rsid w:val="00B003B9"/>
    <w:rsid w:val="00B1570B"/>
    <w:rsid w:val="00B27511"/>
    <w:rsid w:val="00B35010"/>
    <w:rsid w:val="00B65924"/>
    <w:rsid w:val="00B92F96"/>
    <w:rsid w:val="00BD688F"/>
    <w:rsid w:val="00C11881"/>
    <w:rsid w:val="00C51F23"/>
    <w:rsid w:val="00C702A8"/>
    <w:rsid w:val="00CA453E"/>
    <w:rsid w:val="00CB1695"/>
    <w:rsid w:val="00DA5655"/>
    <w:rsid w:val="00DA5C0D"/>
    <w:rsid w:val="00DC7977"/>
    <w:rsid w:val="00E041FA"/>
    <w:rsid w:val="00E05048"/>
    <w:rsid w:val="00E052CB"/>
    <w:rsid w:val="00E50641"/>
    <w:rsid w:val="00E56F09"/>
    <w:rsid w:val="00E626EC"/>
    <w:rsid w:val="00E73CFA"/>
    <w:rsid w:val="00EA3EB1"/>
    <w:rsid w:val="00EB6802"/>
    <w:rsid w:val="00EB7513"/>
    <w:rsid w:val="00EC7F76"/>
    <w:rsid w:val="00EE43E6"/>
    <w:rsid w:val="00EF7562"/>
    <w:rsid w:val="00F115F5"/>
    <w:rsid w:val="00F342A8"/>
    <w:rsid w:val="00F42388"/>
    <w:rsid w:val="00F64E23"/>
    <w:rsid w:val="00F74FBD"/>
    <w:rsid w:val="00F76E8C"/>
    <w:rsid w:val="00F81C31"/>
    <w:rsid w:val="00F83B57"/>
    <w:rsid w:val="00FA7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EC41B1-BC39-44B1-AA3E-30F5226DB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273"/>
    <w:pPr>
      <w:ind w:left="720"/>
      <w:contextualSpacing/>
    </w:pPr>
  </w:style>
  <w:style w:type="paragraph" w:styleId="Bibliography">
    <w:name w:val="Bibliography"/>
    <w:basedOn w:val="Normal"/>
    <w:next w:val="Normal"/>
    <w:uiPriority w:val="37"/>
    <w:unhideWhenUsed/>
    <w:rsid w:val="00B3501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2166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4</Pages>
  <Words>4896</Words>
  <Characters>2791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67</cp:revision>
  <dcterms:created xsi:type="dcterms:W3CDTF">2015-10-31T02:52:00Z</dcterms:created>
  <dcterms:modified xsi:type="dcterms:W3CDTF">2015-10-3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IBxVTWt"/&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